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w:t>
      </w:r>
      <w:proofErr w:type="spellStart"/>
      <w:r w:rsidR="009B0524">
        <w:t>adenocorticotrófica</w:t>
      </w:r>
      <w:proofErr w:type="spellEnd"/>
      <w:r w:rsidR="009B0524">
        <w:t xml:space="preserve">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w:t>
      </w:r>
      <w:r w:rsidR="00F46F99">
        <w:t>são encaminhados para vários tecidos-alvo</w:t>
      </w:r>
      <w:r w:rsidR="003E4B4E">
        <w:t xml:space="preserve">, de modo a </w:t>
      </w:r>
      <w:r w:rsidR="001E5AAD">
        <w:t>controla</w:t>
      </w:r>
      <w:r w:rsidR="003E4B4E">
        <w:t>r</w:t>
      </w:r>
      <w:r w:rsidR="001E5AAD">
        <w:t xml:space="preserve">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260607">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3AC1741D" w:rsidR="00F34D68" w:rsidRDefault="00C53728">
      <w:r>
        <w:tab/>
        <w:t>Ante</w:t>
      </w:r>
      <w:r w:rsidR="00D3705F">
        <w:t>riorm</w:t>
      </w:r>
      <w:r w:rsidR="001E5AAD">
        <w:t xml:space="preserve">ente fora apresentado como o organismo humano responde perante </w:t>
      </w:r>
      <w:r w:rsidR="00260607">
        <w:t xml:space="preserve">uma ameaça que, de momento, não consegue lidar – através de um ciclo que envolve a produção de cortisol que, e embora esteja sempre presente no corpo, constitui uma hormona do stress e, como tal, aumenta perante esses estados. </w:t>
      </w:r>
      <w:r w:rsidR="00260607" w:rsidRPr="00260607">
        <w:t xml:space="preserve">Porém, quando a situação é muito grave, a chamada </w:t>
      </w:r>
      <w:r w:rsidR="00260607">
        <w:t>“</w:t>
      </w:r>
      <w:r w:rsidR="00260607" w:rsidRPr="00260607">
        <w:t>reação de alarme do hipotálamo</w:t>
      </w:r>
      <w:r w:rsidR="00260607">
        <w:t xml:space="preserve">” </w:t>
      </w:r>
      <w:r w:rsidR="00260607" w:rsidRPr="00260607">
        <w:t>é ativada, libertando não só quantidades maiores de cortisol, mas também de catecolaminas, incluindo a adrenalina, a noradrenalina e a dopamina libertadas na medula suprarrenal</w:t>
      </w:r>
      <w:r w:rsidR="00260607">
        <w:t xml:space="preserve"> </w:t>
      </w:r>
      <w:r w:rsidR="00260607">
        <w:fldChar w:fldCharType="begin" w:fldLock="1"/>
      </w:r>
      <w:r w:rsidR="00260607">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fldChar w:fldCharType="separate"/>
      </w:r>
      <w:r w:rsidR="00260607" w:rsidRPr="00260607">
        <w:rPr>
          <w:noProof/>
        </w:rPr>
        <w:t>(Vindel, 2022)</w:t>
      </w:r>
      <w:r w:rsidR="00260607">
        <w:fldChar w:fldCharType="end"/>
      </w:r>
      <w:r w:rsidR="00260607" w:rsidRPr="00260607">
        <w:t>.</w:t>
      </w:r>
    </w:p>
    <w:p w14:paraId="7B529309" w14:textId="25C50A74" w:rsidR="00517957" w:rsidRDefault="00260607">
      <w:pPr>
        <w:rPr>
          <w:lang w:val="pt-BR"/>
        </w:rPr>
      </w:pPr>
      <w:r>
        <w:tab/>
      </w:r>
      <w:r w:rsidRPr="00260607">
        <w:rPr>
          <w:lang w:val="pt-BR"/>
        </w:rPr>
        <w:t>Se o stress for persistente</w:t>
      </w:r>
      <w:r>
        <w:rPr>
          <w:lang w:val="pt-BR"/>
        </w:rPr>
        <w:t xml:space="preserv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Pr>
          <w:lang w:val="pt-BR"/>
        </w:rPr>
        <w:lastRenderedPageBreak/>
        <w:fldChar w:fldCharType="begin" w:fldLock="1"/>
      </w:r>
      <w:r w:rsidR="00245C25">
        <w:rPr>
          <w:lang w:val="pt-BR"/>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Pr>
          <w:lang w:val="pt-BR"/>
        </w:rPr>
        <w:fldChar w:fldCharType="separate"/>
      </w:r>
      <w:r w:rsidRPr="00260607">
        <w:rPr>
          <w:noProof/>
          <w:lang w:val="pt-BR"/>
        </w:rPr>
        <w:t>(Vindel, 2022)</w:t>
      </w:r>
      <w:r>
        <w:rPr>
          <w:lang w:val="pt-BR"/>
        </w:rPr>
        <w:fldChar w:fldCharType="end"/>
      </w:r>
      <w:r w:rsidR="00245C25">
        <w:rPr>
          <w:lang w:val="pt-BR"/>
        </w:rPr>
        <w:t xml:space="preserve"> que, consequentemente, tem efeitos nocivos para o organismo </w:t>
      </w:r>
      <w:r w:rsidR="00245C25">
        <w:rPr>
          <w:lang w:val="pt-BR"/>
        </w:rPr>
        <w:fldChar w:fldCharType="begin" w:fldLock="1"/>
      </w:r>
      <w:r w:rsidR="00B933BE">
        <w:rPr>
          <w:lang w:val="pt-BR"/>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Pr>
          <w:lang w:val="pt-BR"/>
        </w:rPr>
        <w:fldChar w:fldCharType="separate"/>
      </w:r>
      <w:r w:rsidR="00245C25" w:rsidRPr="00245C25">
        <w:rPr>
          <w:noProof/>
          <w:lang w:val="pt-BR"/>
        </w:rPr>
        <w:t>(Marques et al., n.d.)</w:t>
      </w:r>
      <w:r w:rsidR="00245C25">
        <w:rPr>
          <w:lang w:val="pt-BR"/>
        </w:rPr>
        <w:fldChar w:fldCharType="end"/>
      </w:r>
      <w:r>
        <w:rPr>
          <w:lang w:val="pt-BR"/>
        </w:rPr>
        <w:t xml:space="preserve">. </w:t>
      </w:r>
    </w:p>
    <w:p w14:paraId="608BEA26" w14:textId="386FF245" w:rsidR="00517957" w:rsidRDefault="00517957">
      <w:pPr>
        <w:rPr>
          <w:lang w:val="pt-BR"/>
        </w:rPr>
      </w:pPr>
      <w:r>
        <w:rPr>
          <w:lang w:val="pt-BR"/>
        </w:rPr>
        <w:tab/>
        <w:t xml:space="preserve">O sistema nervoso, no entanto, </w:t>
      </w:r>
      <w:r w:rsidR="00F46F99">
        <w:rPr>
          <w:lang w:val="pt-BR"/>
        </w:rPr>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260607" w:rsidRDefault="00F46F99" w:rsidP="00F46F99">
      <w:pPr>
        <w:jc w:val="center"/>
        <w:rPr>
          <w:lang w:val="pt-BR"/>
        </w:rPr>
      </w:pPr>
      <w:r>
        <w:rPr>
          <w:noProof/>
          <w:lang w:val="pt-BR"/>
        </w:rPr>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Default="00F34D68" w:rsidP="00F46F99">
      <w:r w:rsidRPr="00260607">
        <w:rPr>
          <w:lang w:val="pt-BR"/>
        </w:rPr>
        <w:t xml:space="preserve"> </w:t>
      </w:r>
      <w:r w:rsidR="00F46F99">
        <w:rPr>
          <w:lang w:val="pt-BR"/>
        </w:rPr>
        <w:t xml:space="preserve">Fig.1 - </w:t>
      </w:r>
      <w:r w:rsidR="00F46F99" w:rsidRPr="00F17FF5">
        <w:t>Resposta do HPA ao stress agudo</w:t>
      </w:r>
      <w:r w:rsidR="003E4B4E">
        <w:t xml:space="preserve">, em detrimento do </w:t>
      </w:r>
      <w:r w:rsidR="00F46F99" w:rsidRPr="00F17FF5">
        <w:t>mecanismo de habituação do HPA ao stress crónico</w:t>
      </w:r>
      <w:r w:rsidR="003E4B4E">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t xml:space="preserve"> </w:t>
      </w:r>
      <w:r w:rsidR="00B933BE">
        <w:fldChar w:fldCharType="begin" w:fldLock="1"/>
      </w:r>
      <w:r w:rsidR="009D198F">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fldChar w:fldCharType="separate"/>
      </w:r>
      <w:r w:rsidR="00B933BE" w:rsidRPr="00B933BE">
        <w:rPr>
          <w:noProof/>
        </w:rPr>
        <w:t>(Rabasa et al., 2015)</w:t>
      </w:r>
      <w:r w:rsidR="00B933BE">
        <w:fldChar w:fldCharType="end"/>
      </w:r>
      <w:r w:rsidR="003E4B4E">
        <w:t xml:space="preserve">. </w:t>
      </w:r>
    </w:p>
    <w:p w14:paraId="01183DAE" w14:textId="77777777" w:rsidR="00D8543C" w:rsidRDefault="00D8543C" w:rsidP="00F46F99"/>
    <w:p w14:paraId="56A8B76F" w14:textId="46EBC205" w:rsidR="00F34D68" w:rsidRDefault="009D198F" w:rsidP="00604257">
      <w:pPr>
        <w:ind w:firstLine="708"/>
      </w:pPr>
      <w:r>
        <w:t xml:space="preserve">Esta adaptação, contudo, nem sempre é conseguida, pelo que a ação de um stress sistemático coloca imediatamente o indivíduo em risco de vida </w:t>
      </w:r>
      <w:r>
        <w:fldChar w:fldCharType="begin" w:fldLock="1"/>
      </w:r>
      <w:r w:rsidR="002E6E1C">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fldChar w:fldCharType="separate"/>
      </w:r>
      <w:r w:rsidRPr="009D198F">
        <w:rPr>
          <w:noProof/>
        </w:rPr>
        <w:t>(Rabasa et al., 2015)</w:t>
      </w:r>
      <w:r>
        <w:fldChar w:fldCharType="end"/>
      </w:r>
      <w:r w:rsidR="006B6931">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F17FF5">
        <w:t xml:space="preserve">deletérios </w:t>
      </w:r>
      <w:r w:rsidR="006B6931">
        <w:t>ao organismo</w:t>
      </w:r>
      <w:r w:rsidR="006B6931">
        <w:t xml:space="preserve"> </w:t>
      </w:r>
      <w:r w:rsidR="006B6931">
        <w:fldChar w:fldCharType="begin" w:fldLock="1"/>
      </w:r>
      <w:r w:rsidR="006B6931">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fldChar w:fldCharType="separate"/>
      </w:r>
      <w:r w:rsidR="006B6931" w:rsidRPr="001A6414">
        <w:rPr>
          <w:noProof/>
        </w:rPr>
        <w:t>(Jayasinghe et al., 2016)</w:t>
      </w:r>
      <w:r w:rsidR="006B6931">
        <w:fldChar w:fldCharType="end"/>
      </w:r>
      <w:r w:rsidR="002E6E1C">
        <w:t xml:space="preserve"> – entre eles, a redução do volume do hipocampo, a estrutura cerebral envolvida nos processos de cognição, emoções, afeto e memória, tornando-se num fator importante no aparecimento da depressão </w:t>
      </w:r>
      <w:r w:rsidR="002E6E1C">
        <w:fldChar w:fldCharType="begin" w:fldLock="1"/>
      </w:r>
      <w:r w:rsidR="00BA1C85">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fldChar w:fldCharType="separate"/>
      </w:r>
      <w:r w:rsidR="002E6E1C" w:rsidRPr="002E6E1C">
        <w:rPr>
          <w:noProof/>
        </w:rPr>
        <w:t>(Moica et al., 2015)</w:t>
      </w:r>
      <w:r w:rsidR="002E6E1C">
        <w:fldChar w:fldCharType="end"/>
      </w:r>
      <w:r w:rsidR="00BA1C85">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fldChar w:fldCharType="begin" w:fldLock="1"/>
      </w:r>
      <w:r w:rsidR="00E50F13">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A1C85">
        <w:fldChar w:fldCharType="separate"/>
      </w:r>
      <w:r w:rsidR="00BA1C85" w:rsidRPr="00BA1C85">
        <w:rPr>
          <w:noProof/>
        </w:rPr>
        <w:t>(Vindel, 2022)</w:t>
      </w:r>
      <w:r w:rsidR="00BA1C85">
        <w:fldChar w:fldCharType="end"/>
      </w:r>
      <w:r w:rsidR="002E6E1C">
        <w:t>.</w:t>
      </w:r>
    </w:p>
    <w:p w14:paraId="134BB363" w14:textId="77777777" w:rsidR="00255155" w:rsidRDefault="00255155" w:rsidP="00604257">
      <w:pPr>
        <w:ind w:firstLine="708"/>
      </w:pPr>
    </w:p>
    <w:p w14:paraId="61ECD2BB" w14:textId="13E933EF" w:rsidR="00604257"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662943">
        <w:rPr>
          <w:rFonts w:ascii="Broadway" w:eastAsiaTheme="majorEastAsia" w:hAnsi="Broadway" w:cstheme="majorBidi"/>
          <w:sz w:val="36"/>
          <w:szCs w:val="36"/>
        </w:rPr>
        <w:lastRenderedPageBreak/>
        <w:t>Depressão</w:t>
      </w:r>
      <w:bookmarkEnd w:id="0"/>
    </w:p>
    <w:p w14:paraId="44EE6BF7" w14:textId="77777777" w:rsidR="004149DC" w:rsidRPr="00604257" w:rsidRDefault="004149DC" w:rsidP="00255155"/>
    <w:p w14:paraId="52674D78" w14:textId="77777777" w:rsidR="00255155" w:rsidRPr="00255155" w:rsidRDefault="00255155" w:rsidP="00255155">
      <w:pPr>
        <w:rPr>
          <w:rFonts w:cstheme="minorHAnsi"/>
          <w:sz w:val="28"/>
          <w:szCs w:val="28"/>
        </w:rPr>
      </w:pPr>
      <w:bookmarkStart w:id="1" w:name="_Toc125389026"/>
      <w:bookmarkStart w:id="2" w:name="_Toc125633736"/>
      <w:r w:rsidRPr="00255155">
        <w:rPr>
          <w:rFonts w:cstheme="minorHAnsi"/>
          <w:sz w:val="28"/>
          <w:szCs w:val="28"/>
        </w:rPr>
        <w:t>O que é</w:t>
      </w:r>
    </w:p>
    <w:p w14:paraId="5EC09AB1" w14:textId="49CE8401" w:rsidR="00255155" w:rsidRPr="00255155" w:rsidRDefault="00A82178" w:rsidP="00255155">
      <w:pPr>
        <w:rPr>
          <w:rFonts w:cstheme="minorHAnsi"/>
          <w:sz w:val="24"/>
          <w:szCs w:val="24"/>
        </w:rPr>
      </w:pPr>
      <w:r>
        <w:rPr>
          <w:rFonts w:cstheme="minorHAnsi"/>
          <w:sz w:val="24"/>
          <w:szCs w:val="24"/>
        </w:rPr>
        <w:t xml:space="preserve">A depressão, também designada por perturbação depressiva major ou depressão clínica, é um transtorno de humor que causa um sentimento persistente de tristeza e perda de interesse </w:t>
      </w:r>
      <w:r w:rsidR="001C2EEB">
        <w:rPr>
          <w:rFonts w:cstheme="minorHAnsi"/>
          <w:sz w:val="24"/>
          <w:szCs w:val="24"/>
        </w:rPr>
        <w:t xml:space="preserve">e capacidade de desfrutar </w:t>
      </w:r>
      <w:r>
        <w:rPr>
          <w:rFonts w:cstheme="minorHAnsi"/>
          <w:sz w:val="24"/>
          <w:szCs w:val="24"/>
        </w:rPr>
        <w:t>o quotidiano</w:t>
      </w:r>
      <w:r w:rsidR="00E50F13">
        <w:rPr>
          <w:rFonts w:cstheme="minorHAnsi"/>
          <w:sz w:val="24"/>
          <w:szCs w:val="24"/>
        </w:rPr>
        <w:t xml:space="preserve"> </w:t>
      </w:r>
      <w:r w:rsidR="00E50F13">
        <w:rPr>
          <w:rFonts w:cstheme="minorHAnsi"/>
          <w:sz w:val="24"/>
          <w:szCs w:val="24"/>
        </w:rPr>
        <w:fldChar w:fldCharType="begin" w:fldLock="1"/>
      </w:r>
      <w:r w:rsidR="00330B87">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00E50F13">
        <w:rPr>
          <w:rFonts w:cstheme="minorHAnsi"/>
          <w:sz w:val="24"/>
          <w:szCs w:val="24"/>
        </w:rPr>
        <w:fldChar w:fldCharType="separate"/>
      </w:r>
      <w:r w:rsidR="001C2EEB" w:rsidRPr="001C2EEB">
        <w:rPr>
          <w:rFonts w:cstheme="minorHAnsi"/>
          <w:noProof/>
          <w:sz w:val="24"/>
          <w:szCs w:val="24"/>
        </w:rPr>
        <w:t>(Mayo Clinic Staff, 2022; Vindel, 2022)</w:t>
      </w:r>
      <w:r w:rsidR="00E50F13">
        <w:rPr>
          <w:rFonts w:cstheme="minorHAnsi"/>
          <w:sz w:val="24"/>
          <w:szCs w:val="24"/>
        </w:rPr>
        <w:fldChar w:fldCharType="end"/>
      </w:r>
      <w:r>
        <w:rPr>
          <w:rFonts w:cstheme="minorHAnsi"/>
          <w:sz w:val="24"/>
          <w:szCs w:val="24"/>
        </w:rPr>
        <w:t xml:space="preserve">. </w:t>
      </w:r>
      <w:r w:rsidR="00255155" w:rsidRPr="00255155">
        <w:rPr>
          <w:rFonts w:cstheme="minorHAnsi"/>
          <w:sz w:val="24"/>
          <w:szCs w:val="24"/>
        </w:rPr>
        <w:t>É um estado de tristeza e desespero que pode ser acompanhado por distúrbios de sono, alimentares, da sexualidade, da atividade mental, física e até mesmo da alegria de viver</w:t>
      </w:r>
      <w:r w:rsidR="00330B87">
        <w:rPr>
          <w:rFonts w:cstheme="minorHAnsi"/>
          <w:sz w:val="24"/>
          <w:szCs w:val="24"/>
        </w:rPr>
        <w:t xml:space="preserve"> </w:t>
      </w:r>
      <w:r w:rsidR="00330B87">
        <w:rPr>
          <w:rFonts w:cstheme="minorHAnsi"/>
          <w:sz w:val="24"/>
          <w:szCs w:val="24"/>
        </w:rPr>
        <w:fldChar w:fldCharType="begin" w:fldLock="1"/>
      </w:r>
      <w:r w:rsidR="00330B87">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330B87">
        <w:rPr>
          <w:rFonts w:cstheme="minorHAnsi"/>
          <w:sz w:val="24"/>
          <w:szCs w:val="24"/>
        </w:rPr>
        <w:fldChar w:fldCharType="separate"/>
      </w:r>
      <w:r w:rsidR="00330B87" w:rsidRPr="00330B87">
        <w:rPr>
          <w:rFonts w:cstheme="minorHAnsi"/>
          <w:noProof/>
          <w:sz w:val="24"/>
          <w:szCs w:val="24"/>
        </w:rPr>
        <w:t>(Vindel, 2022)</w:t>
      </w:r>
      <w:r w:rsidR="00330B87">
        <w:rPr>
          <w:rFonts w:cstheme="minorHAnsi"/>
          <w:sz w:val="24"/>
          <w:szCs w:val="24"/>
        </w:rPr>
        <w:fldChar w:fldCharType="end"/>
      </w:r>
      <w:r w:rsidR="00255155" w:rsidRPr="00255155">
        <w:rPr>
          <w:rFonts w:cstheme="minorHAnsi"/>
          <w:sz w:val="24"/>
          <w:szCs w:val="24"/>
        </w:rPr>
        <w:t>.</w:t>
      </w:r>
      <w:r w:rsidR="00330B87">
        <w:rPr>
          <w:rFonts w:cstheme="minorHAnsi"/>
          <w:sz w:val="24"/>
          <w:szCs w:val="24"/>
        </w:rPr>
        <w:t xml:space="preserve"> </w:t>
      </w:r>
    </w:p>
    <w:p w14:paraId="0611CBD8" w14:textId="1EE1FD56" w:rsidR="00604257" w:rsidRDefault="00604257" w:rsidP="00255155">
      <w:pPr>
        <w:rPr>
          <w:rFonts w:cstheme="minorHAnsi"/>
          <w:sz w:val="28"/>
          <w:szCs w:val="28"/>
        </w:rPr>
      </w:pPr>
      <w:r w:rsidRPr="00662943">
        <w:rPr>
          <w:rFonts w:cstheme="minorHAnsi"/>
          <w:sz w:val="28"/>
          <w:szCs w:val="28"/>
        </w:rPr>
        <w:t>Epidemiologia</w:t>
      </w:r>
      <w:bookmarkEnd w:id="1"/>
      <w:bookmarkEnd w:id="2"/>
    </w:p>
    <w:p w14:paraId="36AFE29F" w14:textId="77777777" w:rsidR="00604257" w:rsidRPr="00662943" w:rsidRDefault="00604257" w:rsidP="00604257">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w:t>
      </w:r>
      <w:proofErr w:type="spellStart"/>
      <w:r w:rsidRPr="00662943">
        <w:rPr>
          <w:sz w:val="24"/>
          <w:szCs w:val="24"/>
        </w:rPr>
        <w:t>eutímico</w:t>
      </w:r>
      <w:proofErr w:type="spellEnd"/>
      <w:r w:rsidRPr="00662943">
        <w:rPr>
          <w:sz w:val="24"/>
          <w:szCs w:val="24"/>
        </w:rPr>
        <w:t xml:space="preserve">,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495B745" w14:textId="77777777" w:rsidR="00604257" w:rsidRPr="00662943" w:rsidRDefault="00604257" w:rsidP="00604257">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DC35BE">
            <w:rPr>
              <w:color w:val="000000"/>
              <w:sz w:val="24"/>
              <w:szCs w:val="24"/>
            </w:rPr>
            <w:t xml:space="preserve">(Centre for Suicide </w:t>
          </w:r>
          <w:proofErr w:type="spellStart"/>
          <w:r w:rsidRPr="00DC35BE">
            <w:rPr>
              <w:color w:val="000000"/>
              <w:sz w:val="24"/>
              <w:szCs w:val="24"/>
            </w:rPr>
            <w:t>Prevention</w:t>
          </w:r>
          <w:proofErr w:type="spellEnd"/>
          <w:r w:rsidRPr="00DC35BE">
            <w:rPr>
              <w:color w:val="000000"/>
              <w:sz w:val="24"/>
              <w:szCs w:val="24"/>
            </w:rPr>
            <w:t>, 2015)</w:t>
          </w:r>
        </w:sdtContent>
      </w:sdt>
      <w:r w:rsidRPr="00662943">
        <w:rPr>
          <w:sz w:val="24"/>
          <w:szCs w:val="24"/>
        </w:rPr>
        <w:t>.</w:t>
      </w:r>
    </w:p>
    <w:p w14:paraId="4EA48CCF" w14:textId="77777777" w:rsidR="00604257" w:rsidRPr="00662943" w:rsidRDefault="00604257" w:rsidP="00604257">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9BACAA0" w14:textId="77777777" w:rsidR="00604257" w:rsidRPr="00662943" w:rsidRDefault="00604257" w:rsidP="00604257">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3D33D2FC" w14:textId="1C8F2D64" w:rsidR="00604257" w:rsidRPr="004149DC" w:rsidRDefault="00604257" w:rsidP="00255155">
      <w:bookmarkStart w:id="3" w:name="_Toc125389027"/>
      <w:bookmarkStart w:id="4" w:name="_Toc125633737"/>
      <w:r w:rsidRPr="00662943">
        <w:t>Sintomatologia</w:t>
      </w:r>
      <w:bookmarkEnd w:id="3"/>
      <w:bookmarkEnd w:id="4"/>
    </w:p>
    <w:p w14:paraId="0831DCF9" w14:textId="77777777" w:rsidR="00604257" w:rsidRPr="00662943" w:rsidRDefault="00604257" w:rsidP="00604257">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w:t>
      </w:r>
      <w:r w:rsidRPr="00662943">
        <w:rPr>
          <w:sz w:val="24"/>
          <w:szCs w:val="24"/>
        </w:rPr>
        <w:lastRenderedPageBreak/>
        <w:t>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Pr>
              <w:rFonts w:eastAsia="Times New Roman"/>
            </w:rPr>
            <w:t>(Abreu, 2006, Saraiva &amp; Cerejeira, 2014)</w:t>
          </w:r>
        </w:sdtContent>
      </w:sdt>
      <w:r w:rsidRPr="00662943">
        <w:rPr>
          <w:sz w:val="24"/>
          <w:szCs w:val="24"/>
        </w:rPr>
        <w:t>:</w:t>
      </w:r>
    </w:p>
    <w:p w14:paraId="7BF7049C" w14:textId="77777777" w:rsidR="00604257" w:rsidRPr="00662943" w:rsidRDefault="00604257" w:rsidP="00604257">
      <w:pPr>
        <w:numPr>
          <w:ilvl w:val="1"/>
          <w:numId w:val="1"/>
        </w:numPr>
        <w:contextualSpacing/>
        <w:jc w:val="both"/>
        <w:rPr>
          <w:sz w:val="24"/>
          <w:szCs w:val="24"/>
        </w:rPr>
      </w:pPr>
      <w:r w:rsidRPr="00662943">
        <w:rPr>
          <w:sz w:val="24"/>
          <w:szCs w:val="24"/>
        </w:rPr>
        <w:t>Humor deprimido;</w:t>
      </w:r>
    </w:p>
    <w:p w14:paraId="4E78D1CD" w14:textId="77777777" w:rsidR="00604257" w:rsidRPr="00662943" w:rsidRDefault="00604257" w:rsidP="00604257">
      <w:pPr>
        <w:ind w:left="1440"/>
        <w:contextualSpacing/>
        <w:jc w:val="both"/>
        <w:rPr>
          <w:sz w:val="24"/>
          <w:szCs w:val="24"/>
        </w:rPr>
      </w:pPr>
    </w:p>
    <w:p w14:paraId="0C158C81" w14:textId="77777777" w:rsidR="00604257" w:rsidRPr="00662943" w:rsidRDefault="00604257" w:rsidP="00604257">
      <w:pPr>
        <w:numPr>
          <w:ilvl w:val="1"/>
          <w:numId w:val="1"/>
        </w:numPr>
        <w:contextualSpacing/>
        <w:jc w:val="both"/>
        <w:rPr>
          <w:sz w:val="24"/>
          <w:szCs w:val="24"/>
        </w:rPr>
      </w:pPr>
      <w:r w:rsidRPr="00662943">
        <w:rPr>
          <w:sz w:val="24"/>
          <w:szCs w:val="24"/>
        </w:rPr>
        <w:t>Anedonia, isto é, perda de interesse e de prazer nas atividades do dia a dia;</w:t>
      </w:r>
    </w:p>
    <w:p w14:paraId="31BBDAF9" w14:textId="77777777" w:rsidR="00604257" w:rsidRPr="00662943" w:rsidRDefault="00604257" w:rsidP="00604257">
      <w:pPr>
        <w:ind w:left="1440"/>
        <w:contextualSpacing/>
        <w:jc w:val="both"/>
        <w:rPr>
          <w:sz w:val="24"/>
          <w:szCs w:val="24"/>
        </w:rPr>
      </w:pPr>
    </w:p>
    <w:p w14:paraId="0ECC5F72" w14:textId="77777777" w:rsidR="00604257" w:rsidRPr="00662943" w:rsidRDefault="00604257" w:rsidP="00604257">
      <w:pPr>
        <w:numPr>
          <w:ilvl w:val="1"/>
          <w:numId w:val="1"/>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11C82027" w14:textId="77777777" w:rsidR="002350D2" w:rsidRDefault="002350D2" w:rsidP="002350D2">
      <w:pPr>
        <w:contextualSpacing/>
        <w:jc w:val="both"/>
        <w:rPr>
          <w:sz w:val="24"/>
          <w:szCs w:val="24"/>
        </w:rPr>
      </w:pPr>
    </w:p>
    <w:p w14:paraId="280F37A4" w14:textId="77777777" w:rsidR="002350D2" w:rsidRPr="00662943" w:rsidRDefault="002350D2" w:rsidP="002350D2">
      <w:pPr>
        <w:numPr>
          <w:ilvl w:val="1"/>
          <w:numId w:val="1"/>
        </w:numPr>
        <w:contextualSpacing/>
        <w:jc w:val="both"/>
        <w:rPr>
          <w:sz w:val="24"/>
          <w:szCs w:val="24"/>
        </w:rPr>
      </w:pPr>
      <w:r w:rsidRPr="00662943">
        <w:rPr>
          <w:sz w:val="24"/>
          <w:szCs w:val="24"/>
        </w:rPr>
        <w:t>Falta de energia;</w:t>
      </w:r>
    </w:p>
    <w:p w14:paraId="6AD65B87" w14:textId="77777777" w:rsidR="002350D2" w:rsidRPr="00662943" w:rsidRDefault="002350D2" w:rsidP="002350D2">
      <w:pPr>
        <w:ind w:left="1440"/>
        <w:contextualSpacing/>
        <w:jc w:val="both"/>
        <w:rPr>
          <w:sz w:val="24"/>
          <w:szCs w:val="24"/>
        </w:rPr>
      </w:pPr>
    </w:p>
    <w:p w14:paraId="3C8238CA" w14:textId="77777777" w:rsidR="002350D2" w:rsidRPr="00662943" w:rsidRDefault="002350D2" w:rsidP="002350D2">
      <w:pPr>
        <w:numPr>
          <w:ilvl w:val="1"/>
          <w:numId w:val="1"/>
        </w:numPr>
        <w:contextualSpacing/>
        <w:jc w:val="both"/>
        <w:rPr>
          <w:sz w:val="24"/>
          <w:szCs w:val="24"/>
        </w:rPr>
      </w:pPr>
      <w:r w:rsidRPr="00662943">
        <w:rPr>
          <w:sz w:val="24"/>
          <w:szCs w:val="24"/>
        </w:rPr>
        <w:t>Alterações no sono, havendo insónia ou hipersónia quase todos os dias;</w:t>
      </w:r>
    </w:p>
    <w:p w14:paraId="6AC962D7" w14:textId="77777777" w:rsidR="002350D2" w:rsidRPr="00662943" w:rsidRDefault="002350D2" w:rsidP="002350D2">
      <w:pPr>
        <w:ind w:left="1440"/>
        <w:contextualSpacing/>
        <w:jc w:val="both"/>
        <w:rPr>
          <w:sz w:val="24"/>
          <w:szCs w:val="24"/>
        </w:rPr>
      </w:pPr>
    </w:p>
    <w:p w14:paraId="4AE1BA8E" w14:textId="77777777" w:rsidR="002350D2" w:rsidRPr="00662943" w:rsidRDefault="002350D2" w:rsidP="002350D2">
      <w:pPr>
        <w:numPr>
          <w:ilvl w:val="1"/>
          <w:numId w:val="1"/>
        </w:numPr>
        <w:contextualSpacing/>
        <w:jc w:val="both"/>
        <w:rPr>
          <w:sz w:val="24"/>
          <w:szCs w:val="24"/>
        </w:rPr>
      </w:pPr>
      <w:r w:rsidRPr="00662943">
        <w:rPr>
          <w:sz w:val="24"/>
          <w:szCs w:val="24"/>
        </w:rPr>
        <w:t>Distorções cognitivas, como o vivenciamento de sentimentos de inutilidade ou culpa;</w:t>
      </w:r>
    </w:p>
    <w:p w14:paraId="50BEBB84" w14:textId="77777777" w:rsidR="002350D2" w:rsidRPr="00662943" w:rsidRDefault="002350D2" w:rsidP="002350D2">
      <w:pPr>
        <w:ind w:left="1440"/>
        <w:contextualSpacing/>
        <w:jc w:val="both"/>
        <w:rPr>
          <w:sz w:val="24"/>
          <w:szCs w:val="24"/>
        </w:rPr>
      </w:pPr>
    </w:p>
    <w:p w14:paraId="402CA04D" w14:textId="77777777" w:rsidR="002350D2" w:rsidRPr="00662943" w:rsidRDefault="002350D2" w:rsidP="002350D2">
      <w:pPr>
        <w:numPr>
          <w:ilvl w:val="1"/>
          <w:numId w:val="1"/>
        </w:numPr>
        <w:contextualSpacing/>
        <w:jc w:val="both"/>
        <w:rPr>
          <w:sz w:val="24"/>
          <w:szCs w:val="24"/>
        </w:rPr>
      </w:pPr>
      <w:r w:rsidRPr="00662943">
        <w:rPr>
          <w:sz w:val="24"/>
          <w:szCs w:val="24"/>
        </w:rPr>
        <w:t>Alterações cognitivas, tais como dificuldades de concentração e tomada de decisão;</w:t>
      </w:r>
    </w:p>
    <w:p w14:paraId="0B0E92A7" w14:textId="77777777" w:rsidR="002350D2" w:rsidRPr="00662943" w:rsidRDefault="002350D2" w:rsidP="002350D2">
      <w:pPr>
        <w:ind w:left="1440"/>
        <w:contextualSpacing/>
        <w:jc w:val="both"/>
        <w:rPr>
          <w:sz w:val="24"/>
          <w:szCs w:val="24"/>
        </w:rPr>
      </w:pPr>
    </w:p>
    <w:p w14:paraId="491CBAA1" w14:textId="77777777" w:rsidR="002350D2" w:rsidRPr="00662943" w:rsidRDefault="002350D2" w:rsidP="002350D2">
      <w:pPr>
        <w:numPr>
          <w:ilvl w:val="1"/>
          <w:numId w:val="1"/>
        </w:numPr>
        <w:contextualSpacing/>
        <w:jc w:val="both"/>
        <w:rPr>
          <w:sz w:val="24"/>
          <w:szCs w:val="24"/>
        </w:rPr>
      </w:pPr>
      <w:r w:rsidRPr="00662943">
        <w:rPr>
          <w:sz w:val="24"/>
          <w:szCs w:val="24"/>
        </w:rPr>
        <w:t>Ideação suicida.</w:t>
      </w:r>
    </w:p>
    <w:p w14:paraId="6E308189" w14:textId="77777777" w:rsidR="002350D2" w:rsidRPr="00662943" w:rsidRDefault="002350D2" w:rsidP="002350D2">
      <w:pPr>
        <w:jc w:val="both"/>
        <w:rPr>
          <w:sz w:val="24"/>
          <w:szCs w:val="24"/>
        </w:rPr>
      </w:pPr>
      <w:r w:rsidRPr="00662943">
        <w:rPr>
          <w:sz w:val="24"/>
          <w:szCs w:val="24"/>
        </w:rPr>
        <w:t xml:space="preserve">        Estes sintomas deverão manter-se, no mínimo, durante duas semanas para ser considerado o diagnóstico.</w:t>
      </w:r>
    </w:p>
    <w:p w14:paraId="296FCAD6" w14:textId="77777777" w:rsidR="000D6455" w:rsidRDefault="000D6455" w:rsidP="002350D2">
      <w:pPr>
        <w:contextualSpacing/>
        <w:jc w:val="both"/>
        <w:rPr>
          <w:sz w:val="24"/>
          <w:szCs w:val="24"/>
        </w:rPr>
      </w:pPr>
    </w:p>
    <w:p w14:paraId="6069689F" w14:textId="44FB7EB8" w:rsidR="00604257" w:rsidRPr="00662943" w:rsidRDefault="00604257" w:rsidP="00255155">
      <w:bookmarkStart w:id="5" w:name="_Toc125633738"/>
      <w:r>
        <w:t>Discussão</w:t>
      </w:r>
      <w:bookmarkEnd w:id="5"/>
    </w:p>
    <w:p w14:paraId="46DF936C" w14:textId="77777777" w:rsidR="00604257" w:rsidRDefault="00604257" w:rsidP="00604257">
      <w:pPr>
        <w:jc w:val="both"/>
        <w:rPr>
          <w:sz w:val="24"/>
          <w:szCs w:val="24"/>
        </w:rPr>
      </w:pPr>
      <w:r>
        <w:rPr>
          <w:sz w:val="24"/>
          <w:szCs w:val="24"/>
        </w:rPr>
        <w:t xml:space="preserve">        </w:t>
      </w:r>
    </w:p>
    <w:p w14:paraId="0A277326" w14:textId="77777777" w:rsidR="00604257" w:rsidRDefault="00604257" w:rsidP="00604257">
      <w:pPr>
        <w:jc w:val="both"/>
        <w:rPr>
          <w:sz w:val="24"/>
          <w:szCs w:val="24"/>
        </w:rPr>
      </w:pPr>
      <w:r>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662943" w:rsidRDefault="00604257" w:rsidP="00604257">
      <w:pPr>
        <w:jc w:val="both"/>
        <w:rPr>
          <w:sz w:val="24"/>
          <w:szCs w:val="24"/>
        </w:rPr>
      </w:pPr>
      <w:r>
        <w:rPr>
          <w:sz w:val="24"/>
          <w:szCs w:val="24"/>
        </w:rPr>
        <w:t xml:space="preserve">        Também relativo ao tópico da depressão, a intenção era de elaborar com maior detalhe a sua componente neurobiológica, particularmente o ciclo do </w:t>
      </w:r>
      <w:r>
        <w:rPr>
          <w:i/>
          <w:iCs/>
          <w:sz w:val="24"/>
          <w:szCs w:val="24"/>
        </w:rPr>
        <w:t>stress</w:t>
      </w:r>
      <w:r>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w:t>
      </w:r>
      <w:r>
        <w:rPr>
          <w:sz w:val="24"/>
          <w:szCs w:val="24"/>
        </w:rPr>
        <w:lastRenderedPageBreak/>
        <w:t>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B86E6" w14:textId="77777777" w:rsidR="004D4ADE" w:rsidRDefault="004D4ADE" w:rsidP="00201762">
      <w:pPr>
        <w:spacing w:after="0" w:line="240" w:lineRule="auto"/>
      </w:pPr>
      <w:r>
        <w:separator/>
      </w:r>
    </w:p>
  </w:endnote>
  <w:endnote w:type="continuationSeparator" w:id="0">
    <w:p w14:paraId="158A9B73" w14:textId="77777777" w:rsidR="004D4ADE" w:rsidRDefault="004D4ADE"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F66FC" w14:textId="77777777" w:rsidR="004D4ADE" w:rsidRDefault="004D4ADE" w:rsidP="00201762">
      <w:pPr>
        <w:spacing w:after="0" w:line="240" w:lineRule="auto"/>
      </w:pPr>
      <w:r>
        <w:separator/>
      </w:r>
    </w:p>
  </w:footnote>
  <w:footnote w:type="continuationSeparator" w:id="0">
    <w:p w14:paraId="453D2F90" w14:textId="77777777" w:rsidR="004D4ADE" w:rsidRDefault="004D4ADE"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D6455"/>
    <w:rsid w:val="001C2EEB"/>
    <w:rsid w:val="001E5AAD"/>
    <w:rsid w:val="00201762"/>
    <w:rsid w:val="002350D2"/>
    <w:rsid w:val="00245C25"/>
    <w:rsid w:val="00255155"/>
    <w:rsid w:val="00260607"/>
    <w:rsid w:val="002D7C81"/>
    <w:rsid w:val="002E6E1C"/>
    <w:rsid w:val="002F31BE"/>
    <w:rsid w:val="00330B87"/>
    <w:rsid w:val="003377C7"/>
    <w:rsid w:val="003E4B4E"/>
    <w:rsid w:val="004149DC"/>
    <w:rsid w:val="004D4ADE"/>
    <w:rsid w:val="00517957"/>
    <w:rsid w:val="00604257"/>
    <w:rsid w:val="00616919"/>
    <w:rsid w:val="006B6931"/>
    <w:rsid w:val="00724C95"/>
    <w:rsid w:val="007713DE"/>
    <w:rsid w:val="007D2862"/>
    <w:rsid w:val="007E0A64"/>
    <w:rsid w:val="00833FAD"/>
    <w:rsid w:val="008E17AB"/>
    <w:rsid w:val="009B0524"/>
    <w:rsid w:val="009D198F"/>
    <w:rsid w:val="00A256F0"/>
    <w:rsid w:val="00A57BFD"/>
    <w:rsid w:val="00A82178"/>
    <w:rsid w:val="00AB768F"/>
    <w:rsid w:val="00B254A5"/>
    <w:rsid w:val="00B933BE"/>
    <w:rsid w:val="00BA1C85"/>
    <w:rsid w:val="00C075EA"/>
    <w:rsid w:val="00C53728"/>
    <w:rsid w:val="00D3705F"/>
    <w:rsid w:val="00D8543C"/>
    <w:rsid w:val="00E50F13"/>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766A7C"/>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6</Pages>
  <Words>6063</Words>
  <Characters>3456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43</cp:revision>
  <dcterms:created xsi:type="dcterms:W3CDTF">2023-10-01T16:58:00Z</dcterms:created>
  <dcterms:modified xsi:type="dcterms:W3CDTF">2023-10-0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